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1465C0" w14:textId="77777777" w:rsidR="00465599" w:rsidRDefault="00465599" w:rsidP="00465599">
      <w:pPr>
        <w:keepNext/>
      </w:pPr>
      <w:r>
        <w:rPr>
          <w:noProof/>
        </w:rPr>
        <w:drawing>
          <wp:inline distT="0" distB="0" distL="0" distR="0" wp14:anchorId="4F695E2D" wp14:editId="36718CBB">
            <wp:extent cx="5733415" cy="5733415"/>
            <wp:effectExtent l="0" t="0" r="635"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49809DAD" w14:textId="40BC6289" w:rsidR="005D272C" w:rsidRDefault="00465599" w:rsidP="00465599">
      <w:pPr>
        <w:pStyle w:val="Caption"/>
      </w:pPr>
      <w:r>
        <w:t xml:space="preserve">SI Figure </w:t>
      </w:r>
      <w:r>
        <w:fldChar w:fldCharType="begin"/>
      </w:r>
      <w:r>
        <w:instrText xml:space="preserve"> SEQ SI_Figure \* ARABIC </w:instrText>
      </w:r>
      <w:r>
        <w:fldChar w:fldCharType="separate"/>
      </w:r>
      <w:r>
        <w:rPr>
          <w:noProof/>
        </w:rPr>
        <w:t>1</w:t>
      </w:r>
      <w:r>
        <w:fldChar w:fldCharType="end"/>
      </w:r>
      <w:r>
        <w:t xml:space="preserve">: Average photosynthetic activity visualized in relation to spectral heterogeneity of each site. Sites coloured by Biome according to </w:t>
      </w:r>
      <w:r>
        <w:fldChar w:fldCharType="begin" w:fldLock="1"/>
      </w:r>
      <w:r>
        <w:instrText>ADDIN CSL_CITATION {"citationItems":[{"id":"ITEM-1","itemData":{"DOI":"10.1093/biosci/bix014","ISSN":"0006-3568","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 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é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ITEM-1","issue":"6","issued":{"date-parts":[["2017","6"]]},"page":"534-545","title":"An Ecoregion-Based Approach to Protecting Half the Terrestrial Realm","type":"article-journal","volume":"67"},"uris":["http://www.mendeley.com/documents/?uuid=8e752b26-14be-480d-a096-f968a2175f3d"]}],"mendeley":{"formattedCitation":"(Dinerstein et al., 2017)","manualFormatting":"Dinerstein et al., (2017)","plainTextFormattedCitation":"(Dinerstein et al., 2017)","previouslyFormattedCitation":"(Dinerstein et al., 2017)"},"properties":{"noteIndex":0},"schema":"https://github.com/citation-style-language/schema/raw/master/csl-citation.json"}</w:instrText>
      </w:r>
      <w:r>
        <w:fldChar w:fldCharType="separate"/>
      </w:r>
      <w:r w:rsidRPr="00465599">
        <w:rPr>
          <w:i w:val="0"/>
          <w:noProof/>
        </w:rPr>
        <w:t xml:space="preserve">Dinerstein et al., </w:t>
      </w:r>
      <w:r>
        <w:rPr>
          <w:i w:val="0"/>
          <w:noProof/>
        </w:rPr>
        <w:t>(</w:t>
      </w:r>
      <w:r w:rsidRPr="00465599">
        <w:rPr>
          <w:i w:val="0"/>
          <w:noProof/>
        </w:rPr>
        <w:t>2017)</w:t>
      </w:r>
      <w:r>
        <w:fldChar w:fldCharType="end"/>
      </w:r>
      <w:r>
        <w:t>.</w:t>
      </w:r>
    </w:p>
    <w:p w14:paraId="66774CEA" w14:textId="09CEA280" w:rsidR="00465599" w:rsidRDefault="00465599" w:rsidP="00465599"/>
    <w:p w14:paraId="573CB4C8" w14:textId="30943F00" w:rsidR="00465599" w:rsidRDefault="00465599" w:rsidP="00465599"/>
    <w:p w14:paraId="4241AE9A" w14:textId="77777777" w:rsidR="00465599" w:rsidRDefault="00465599" w:rsidP="00465599"/>
    <w:p w14:paraId="726A00A8" w14:textId="66BAA26C" w:rsidR="00465599" w:rsidRDefault="00465599" w:rsidP="00465599">
      <w:r>
        <w:t>References:</w:t>
      </w:r>
    </w:p>
    <w:p w14:paraId="20F5F715" w14:textId="17149F0C" w:rsidR="00465599" w:rsidRDefault="00465599" w:rsidP="00465599"/>
    <w:p w14:paraId="5489A4EA" w14:textId="2F1669AD" w:rsidR="00465599" w:rsidRPr="00465599" w:rsidRDefault="00465599" w:rsidP="00465599">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465599">
        <w:rPr>
          <w:rFonts w:ascii="Calibri" w:hAnsi="Calibri" w:cs="Calibri"/>
          <w:noProof/>
          <w:szCs w:val="24"/>
        </w:rPr>
        <w:t>Dinerstein, E., Olson, D., Joshi, A., Vynne, C., Burgess, N.D., Wikramanayake, E., Hahn, N., Palminteri, S., Hedao, P., Noss, R., Hansen, M., Locke, H., Ellis, E.C., Jones, B., Barber, C.V., Hayes, R., Kormos, C., Martin, V., Crist, E., Sechrest, W., Price, L., Baillie, J.E.M., Weeden, D., Suckling, K., Davis, C., Sizer, N., Moore, R., Thau, D., Birch, T., Potapov, P., Turubanova, S., Tyukavina, A., de Souza, N., Pintea, L., Brito, J.C., Llewellyn, O.A., Miller, A.G., Patzelt, A., Ghazanfar, S.A., Timberlake, J., Klöser, H., Shennan-Farpón, Y., Kindt, R., Lillesø, J.-P.B., van Breugel, P., Graudal, L., Voge, M., Al-Shammari, K.F., Saleem, M., 2017. An Ecoregion-Based Approach to Protecting Half the Terrestrial Realm. Bioscience 67, 534–545. https://doi.org/10.1093/biosci/bix014</w:t>
      </w:r>
    </w:p>
    <w:p w14:paraId="0D264E9A" w14:textId="5A8157E9" w:rsidR="00465599" w:rsidRPr="00465599" w:rsidRDefault="00465599" w:rsidP="00465599">
      <w:r>
        <w:fldChar w:fldCharType="end"/>
      </w:r>
    </w:p>
    <w:sectPr w:rsidR="00465599" w:rsidRPr="00465599" w:rsidSect="008C0645">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4C4"/>
    <w:rsid w:val="002C04C4"/>
    <w:rsid w:val="00465599"/>
    <w:rsid w:val="005D272C"/>
    <w:rsid w:val="008C06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836BB"/>
  <w15:chartTrackingRefBased/>
  <w15:docId w15:val="{142CDE84-6590-483D-B57A-EAC7972D0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65599"/>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655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5599"/>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B94DD-98E0-44D2-96C9-12B50A139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294</Words>
  <Characters>7379</Characters>
  <Application>Microsoft Office Word</Application>
  <DocSecurity>0</DocSecurity>
  <Lines>61</Lines>
  <Paragraphs>17</Paragraphs>
  <ScaleCrop>false</ScaleCrop>
  <Company/>
  <LinksUpToDate>false</LinksUpToDate>
  <CharactersWithSpaces>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Martin</dc:creator>
  <cp:keywords/>
  <dc:description/>
  <cp:lastModifiedBy>JUNG Martin</cp:lastModifiedBy>
  <cp:revision>2</cp:revision>
  <dcterms:created xsi:type="dcterms:W3CDTF">2020-08-25T12:05:00Z</dcterms:created>
  <dcterms:modified xsi:type="dcterms:W3CDTF">2020-08-2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nservation-biology</vt:lpwstr>
  </property>
  <property fmtid="{D5CDD505-2E9C-101B-9397-08002B2CF9AE}" pid="15" name="Mendeley Recent Style Name 6_1">
    <vt:lpwstr>Conservation Biology</vt:lpwstr>
  </property>
  <property fmtid="{D5CDD505-2E9C-101B-9397-08002B2CF9AE}" pid="16" name="Mendeley Recent Style Id 7_1">
    <vt:lpwstr>http://www.zotero.org/styles/ecological-indicators</vt:lpwstr>
  </property>
  <property fmtid="{D5CDD505-2E9C-101B-9397-08002B2CF9AE}" pid="17" name="Mendeley Recent Style Name 7_1">
    <vt:lpwstr>Ecological Indicator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82c2ae1-b9cc-3c3c-914f-694a30cc585e</vt:lpwstr>
  </property>
  <property fmtid="{D5CDD505-2E9C-101B-9397-08002B2CF9AE}" pid="24" name="Mendeley Citation Style_1">
    <vt:lpwstr>http://www.zotero.org/styles/ecological-indicators</vt:lpwstr>
  </property>
</Properties>
</file>